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B1D633" w14:textId="77777777" w:rsidR="001610BC" w:rsidRPr="007F1FB1" w:rsidRDefault="001610BC" w:rsidP="001610BC">
      <w:pPr>
        <w:rPr>
          <w:b/>
          <w:sz w:val="24"/>
          <w:szCs w:val="24"/>
          <w:lang w:val="en-GB"/>
        </w:rPr>
      </w:pPr>
      <w:r w:rsidRPr="007F1FB1">
        <w:rPr>
          <w:b/>
          <w:sz w:val="24"/>
          <w:szCs w:val="24"/>
          <w:lang w:val="en-GB"/>
        </w:rPr>
        <w:t>Supplementary File 1</w:t>
      </w:r>
    </w:p>
    <w:tbl>
      <w:tblPr>
        <w:tblW w:w="10064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87"/>
        <w:gridCol w:w="779"/>
        <w:gridCol w:w="779"/>
        <w:gridCol w:w="923"/>
        <w:gridCol w:w="779"/>
        <w:gridCol w:w="1019"/>
        <w:gridCol w:w="779"/>
        <w:gridCol w:w="923"/>
        <w:gridCol w:w="779"/>
        <w:gridCol w:w="1019"/>
        <w:gridCol w:w="779"/>
        <w:gridCol w:w="1019"/>
      </w:tblGrid>
      <w:tr w:rsidR="001610BC" w:rsidRPr="007F1FB1" w14:paraId="5521DFFB" w14:textId="77777777" w:rsidTr="004B5C0C">
        <w:trPr>
          <w:trHeight w:val="300"/>
          <w:jc w:val="center"/>
        </w:trPr>
        <w:tc>
          <w:tcPr>
            <w:tcW w:w="487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323C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 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0DE3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#NLSs</w:t>
            </w:r>
          </w:p>
        </w:tc>
        <w:tc>
          <w:tcPr>
            <w:tcW w:w="7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CAACB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A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FD6A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proofErr w:type="spellStart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A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stdev</w:t>
            </w:r>
            <w:proofErr w:type="spellEnd"/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EB4C3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MAX1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6C72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 xml:space="preserve">MAX1, </w:t>
            </w:r>
            <w:proofErr w:type="spellStart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stdev</w:t>
            </w:r>
            <w:proofErr w:type="spellEnd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A1C98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MS Mincho" w:hAnsi="Calibri" w:cs="Lucida Grande"/>
                <w:b/>
                <w:color w:val="000000"/>
                <w:lang w:val="en-GB" w:eastAsia="it-IT"/>
              </w:rPr>
              <w:t>τ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1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C1A2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MS Mincho" w:hAnsi="Calibri" w:cs="Lucida Grande"/>
                <w:b/>
                <w:color w:val="000000"/>
                <w:lang w:val="en-GB" w:eastAsia="it-IT"/>
              </w:rPr>
              <w:t>τ</w:t>
            </w:r>
            <w:r w:rsidRPr="007F1FB1">
              <w:rPr>
                <w:rFonts w:ascii="Calibri" w:eastAsia="MS Mincho" w:hAnsi="Calibri" w:cs="Lucida Grande"/>
                <w:b/>
                <w:color w:val="000000"/>
                <w:vertAlign w:val="subscript"/>
                <w:lang w:val="en-GB" w:eastAsia="it-IT"/>
              </w:rPr>
              <w:t>1</w:t>
            </w:r>
            <w:proofErr w:type="gramStart"/>
            <w:r w:rsidRPr="007F1FB1">
              <w:rPr>
                <w:rFonts w:ascii="Calibri" w:eastAsia="MS Mincho" w:hAnsi="Calibri" w:cs="Lucida Grande"/>
                <w:b/>
                <w:color w:val="000000"/>
                <w:vertAlign w:val="subscript"/>
                <w:lang w:val="en-GB" w:eastAsia="it-IT"/>
              </w:rPr>
              <w:t>,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stdev</w:t>
            </w:r>
            <w:proofErr w:type="gramEnd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41E2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MAX2</w:t>
            </w:r>
          </w:p>
        </w:tc>
        <w:tc>
          <w:tcPr>
            <w:tcW w:w="101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5FC7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 xml:space="preserve">MAX2, </w:t>
            </w:r>
            <w:proofErr w:type="spellStart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stdev</w:t>
            </w:r>
            <w:proofErr w:type="spellEnd"/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41FF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MS Mincho" w:hAnsi="Calibri" w:cs="Lucida Grande"/>
                <w:b/>
                <w:color w:val="000000"/>
                <w:lang w:val="en-GB" w:eastAsia="it-IT"/>
              </w:rPr>
              <w:t>τ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2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B881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MS Mincho" w:hAnsi="Calibri" w:cs="Lucida Grande"/>
                <w:b/>
                <w:color w:val="000000"/>
                <w:lang w:val="en-GB" w:eastAsia="it-IT"/>
              </w:rPr>
              <w:t>Τ</w:t>
            </w:r>
            <w:r w:rsidRPr="007F1FB1">
              <w:rPr>
                <w:rFonts w:ascii="Calibri" w:eastAsia="MS Mincho" w:hAnsi="Calibri" w:cs="Lucida Grande"/>
                <w:b/>
                <w:color w:val="000000"/>
                <w:vertAlign w:val="subscript"/>
                <w:lang w:val="en-GB" w:eastAsia="it-IT"/>
              </w:rPr>
              <w:t>2</w:t>
            </w:r>
            <w:proofErr w:type="gramStart"/>
            <w:r w:rsidRPr="007F1FB1">
              <w:rPr>
                <w:rFonts w:ascii="Calibri" w:eastAsia="MS Mincho" w:hAnsi="Calibri" w:cs="Lucida Grande"/>
                <w:b/>
                <w:color w:val="000000"/>
                <w:vertAlign w:val="subscript"/>
                <w:lang w:val="en-GB" w:eastAsia="it-IT"/>
              </w:rPr>
              <w:t>,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stdev</w:t>
            </w:r>
            <w:proofErr w:type="gramEnd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</w:t>
            </w:r>
          </w:p>
        </w:tc>
      </w:tr>
      <w:tr w:rsidR="001610BC" w:rsidRPr="007F1FB1" w14:paraId="7215104C" w14:textId="77777777" w:rsidTr="004B5C0C">
        <w:trPr>
          <w:trHeight w:val="300"/>
          <w:jc w:val="center"/>
        </w:trPr>
        <w:tc>
          <w:tcPr>
            <w:tcW w:w="48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0F9A8E68" w14:textId="77777777" w:rsidR="001610BC" w:rsidRPr="007F1FB1" w:rsidRDefault="001610BC" w:rsidP="004B5C0C">
            <w:pPr>
              <w:spacing w:after="0" w:line="240" w:lineRule="auto"/>
              <w:ind w:left="113" w:right="113"/>
              <w:jc w:val="center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  <w:t>MS2</w:t>
            </w:r>
            <w:r w:rsidRPr="007F1FB1">
              <w:rPr>
                <w:rFonts w:ascii="Calibri" w:eastAsia="Times New Roman" w:hAnsi="Calibri" w:cs="Times New Roman"/>
                <w:b/>
                <w:color w:val="000000"/>
                <w:vertAlign w:val="superscript"/>
                <w:lang w:val="en-GB" w:eastAsia="it-IT"/>
              </w:rPr>
              <w:t>S37P</w:t>
            </w:r>
          </w:p>
        </w:tc>
        <w:tc>
          <w:tcPr>
            <w:tcW w:w="77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5E6A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</w:t>
            </w:r>
          </w:p>
        </w:tc>
        <w:tc>
          <w:tcPr>
            <w:tcW w:w="7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F4BD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9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D84D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F2BF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3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66B1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7FCD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3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BC4F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0BB3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68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ABAE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6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19AF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6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2EE8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</w:tr>
      <w:tr w:rsidR="001610BC" w:rsidRPr="007F1FB1" w14:paraId="0C17C900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1F256D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B9D2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8400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64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E01A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114D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-0.03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A55E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5.1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E53D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8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224B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8.7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62A6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9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5DA0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5.15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94CB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158C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7</w:t>
            </w:r>
          </w:p>
        </w:tc>
      </w:tr>
      <w:tr w:rsidR="001610BC" w:rsidRPr="007F1FB1" w14:paraId="42F0259F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86BE66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307C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9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E240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8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8E60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C767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8.9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8FB8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8.4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7785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1525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0A32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6.5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0F1F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8.07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EFA1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D96D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</w:tr>
      <w:tr w:rsidR="001610BC" w:rsidRPr="007F1FB1" w14:paraId="332B49C0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E0201A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C490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3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A8B9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52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A68A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E13C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2.71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A9BC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50E+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7085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7024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31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EA15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4.2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FD6F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50E+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6146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96B0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5.80</w:t>
            </w:r>
          </w:p>
        </w:tc>
      </w:tr>
      <w:tr w:rsidR="001610BC" w:rsidRPr="007F1FB1" w14:paraId="129B8F3D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B927AA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3613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9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5B7F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40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EC2D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8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66D1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7.7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46FF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77E+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8115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D78A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9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9FD1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6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F99E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87E+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FEE7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CF47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5</w:t>
            </w:r>
          </w:p>
        </w:tc>
      </w:tr>
      <w:tr w:rsidR="001610BC" w:rsidRPr="007F1FB1" w14:paraId="6A652360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D2E35C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9363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8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17DC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88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2EBB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59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8F28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8.7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D810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55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BF52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8026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0F63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9.6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2A32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55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DCB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5589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7</w:t>
            </w:r>
          </w:p>
        </w:tc>
      </w:tr>
      <w:tr w:rsidR="001610BC" w:rsidRPr="007F1FB1" w14:paraId="3C70DA5D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AF763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15ED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54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5F473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04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B501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9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7D212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4.09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EC7D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9.21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F54CA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BBDA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F76E9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0.79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B205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9.23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F3FF3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2025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62</w:t>
            </w:r>
          </w:p>
        </w:tc>
      </w:tr>
      <w:tr w:rsidR="001610BC" w:rsidRPr="007F1FB1" w14:paraId="5F34F461" w14:textId="77777777" w:rsidTr="004B5C0C">
        <w:trPr>
          <w:trHeight w:val="300"/>
          <w:jc w:val="center"/>
        </w:trPr>
        <w:tc>
          <w:tcPr>
            <w:tcW w:w="48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075E6F1" w14:textId="77777777" w:rsidR="001610BC" w:rsidRPr="007F1FB1" w:rsidRDefault="001610BC" w:rsidP="004B5C0C">
            <w:pPr>
              <w:spacing w:after="0" w:line="240" w:lineRule="auto"/>
              <w:ind w:left="113" w:right="113"/>
              <w:jc w:val="center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  <w:t>I53-47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99E7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213A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9ADC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BEA7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F460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E501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42CA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942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5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C75D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4.55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1169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B764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</w:tr>
      <w:tr w:rsidR="001610BC" w:rsidRPr="007F1FB1" w14:paraId="4AE24BE6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D9019BD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81BB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5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CDE5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5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B01A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A5CA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7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11A0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0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F801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4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0CEA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4217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71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50C2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09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F1A6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538D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</w:tr>
      <w:tr w:rsidR="001610BC" w:rsidRPr="007F1FB1" w14:paraId="41D9A06C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868E72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387B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8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ABC0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09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BD04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2F49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98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D02F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67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6AE1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1B7B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0918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9.5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B38D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5.8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FFD4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5361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</w:tr>
      <w:tr w:rsidR="001610BC" w:rsidRPr="007F1FB1" w14:paraId="00CDA9DA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4EC1750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74E3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2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0CBB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3A0E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4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1282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9.68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DE5F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12.6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B018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5791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6E-01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46A2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-0.1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88C5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99E+0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BE3D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0252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52E+03</w:t>
            </w:r>
          </w:p>
        </w:tc>
      </w:tr>
      <w:tr w:rsidR="001610BC" w:rsidRPr="007F1FB1" w14:paraId="46443182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F9C6AA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769F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9C21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88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7A22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49C0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5.29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31EC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9.68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158E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CFCE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FC37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6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BD05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18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F83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348F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4.28</w:t>
            </w:r>
          </w:p>
        </w:tc>
      </w:tr>
      <w:tr w:rsidR="001610BC" w:rsidRPr="007F1FB1" w14:paraId="0601E004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12C1E05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87ED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25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6832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24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142F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387A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8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7DDC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4A39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3BDF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B100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8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2ED4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7.71E+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6A07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74BC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83</w:t>
            </w:r>
          </w:p>
        </w:tc>
      </w:tr>
      <w:tr w:rsidR="001610BC" w:rsidRPr="007F1FB1" w14:paraId="126E69D8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FBB613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4A85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B806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7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9C4F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0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6E20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3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9B7E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1DE5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9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B378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ED99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6.38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E46A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860F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D93D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</w:tr>
      <w:tr w:rsidR="001610BC" w:rsidRPr="007F1FB1" w14:paraId="67C9C93B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DF2DCE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D035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5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6E43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2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E25A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9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7C51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6.7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2125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51.21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6C33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CCC0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1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B423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1.2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726F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53.48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FCC4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C3F6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8</w:t>
            </w:r>
          </w:p>
        </w:tc>
      </w:tr>
      <w:tr w:rsidR="001610BC" w:rsidRPr="007F1FB1" w14:paraId="4C119634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39C2B6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F97A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7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901B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99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27CA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0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3EF1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87E4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36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14EB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5F36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0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F13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43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F783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36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64D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F7E6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44</w:t>
            </w:r>
          </w:p>
        </w:tc>
      </w:tr>
      <w:tr w:rsidR="001610BC" w:rsidRPr="007F1FB1" w14:paraId="4E7C689A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BC1FBB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A36C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7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4551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1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0792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43F9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19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8FBF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7.9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6363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1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A20B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5CC5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1.3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C365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7.8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D653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014D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</w:tr>
      <w:tr w:rsidR="001610BC" w:rsidRPr="007F1FB1" w14:paraId="578A2BB5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5C5B663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2B0A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FFBD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0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C522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851C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4.9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4F35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7.68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81A1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E854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BDE3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1.9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8D3A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4.51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B6D5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DFEF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</w:tr>
      <w:tr w:rsidR="001610BC" w:rsidRPr="007F1FB1" w14:paraId="230FC357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BB9585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3F63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4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E89EB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D1E4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1E8CA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9.05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7229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5.12E+05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C5A8C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7E80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4.5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BD2E4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93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6576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5.12E+05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73E7E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5634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62.87</w:t>
            </w:r>
          </w:p>
        </w:tc>
      </w:tr>
      <w:tr w:rsidR="001610BC" w:rsidRPr="007F1FB1" w14:paraId="330DB33A" w14:textId="77777777" w:rsidTr="004B5C0C">
        <w:trPr>
          <w:trHeight w:val="300"/>
          <w:jc w:val="center"/>
        </w:trPr>
        <w:tc>
          <w:tcPr>
            <w:tcW w:w="487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2EC59AD3" w14:textId="77777777" w:rsidR="001610BC" w:rsidRPr="007F1FB1" w:rsidRDefault="001610BC" w:rsidP="004B5C0C">
            <w:pPr>
              <w:spacing w:after="0" w:line="240" w:lineRule="auto"/>
              <w:ind w:left="113" w:right="113"/>
              <w:jc w:val="center"/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color w:val="000000"/>
                <w:lang w:val="en-GB" w:eastAsia="it-IT"/>
              </w:rPr>
              <w:t>MS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16FA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58C8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CBA5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53DE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9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567E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06C6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B709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AAA5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4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5BE0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7.4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7ADB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1296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</w:tr>
      <w:tr w:rsidR="001610BC" w:rsidRPr="007F1FB1" w14:paraId="4A1A6986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A18001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87F3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4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5BE3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2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0391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C49F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41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EF55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76F5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3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80B5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6F5A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B99C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66C0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B76D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</w:tr>
      <w:tr w:rsidR="001610BC" w:rsidRPr="007F1FB1" w14:paraId="3601B97B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4F1098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C8C0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5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4EFA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0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A2D2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35BC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0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4D1F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8919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0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5BD3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9014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1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21AB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8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8B5B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07E1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</w:tr>
      <w:tr w:rsidR="001610BC" w:rsidRPr="007F1FB1" w14:paraId="27B122F2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3572F4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8019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57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1B69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6127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07DF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3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D088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17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D0BC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A420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3.60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4448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6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7145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17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51BB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8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4EC7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07</w:t>
            </w:r>
          </w:p>
        </w:tc>
      </w:tr>
      <w:tr w:rsidR="001610BC" w:rsidRPr="007F1FB1" w14:paraId="5BB54D0D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9665D8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DF7B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77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4348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48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079E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1A91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9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0180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74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7252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A1E9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77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5633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4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B602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74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4ED6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50AA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92</w:t>
            </w:r>
          </w:p>
        </w:tc>
      </w:tr>
      <w:tr w:rsidR="001610BC" w:rsidRPr="007F1FB1" w14:paraId="110134EB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59DD03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0AE8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86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372B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52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4A70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89B8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9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23CD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3.4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3E40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5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104E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51CC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8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EE85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75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46C2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7165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8</w:t>
            </w:r>
          </w:p>
        </w:tc>
      </w:tr>
      <w:tr w:rsidR="001610BC" w:rsidRPr="007F1FB1" w14:paraId="0681DF23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57D417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0637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93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41E9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37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6BC0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860B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7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21B5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5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0164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6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27BD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1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5410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63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D125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3.32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5A18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2465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</w:tr>
      <w:tr w:rsidR="001610BC" w:rsidRPr="007F1FB1" w14:paraId="4CE6A94A" w14:textId="77777777" w:rsidTr="004B5C0C">
        <w:trPr>
          <w:trHeight w:val="300"/>
          <w:jc w:val="center"/>
        </w:trPr>
        <w:tc>
          <w:tcPr>
            <w:tcW w:w="48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F59FF88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CD89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lang w:val="en-GB" w:eastAsia="it-IT"/>
              </w:rPr>
              <w:t>98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FF524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21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3899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C32B7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79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86A5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84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C4AFA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2580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47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8DD2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1.77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86F9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2.84E+03</w:t>
            </w:r>
          </w:p>
        </w:tc>
        <w:tc>
          <w:tcPr>
            <w:tcW w:w="7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BCDE1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04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054E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color w:val="000000"/>
                <w:lang w:val="en-GB"/>
              </w:rPr>
              <w:t>0.45</w:t>
            </w:r>
          </w:p>
        </w:tc>
      </w:tr>
    </w:tbl>
    <w:p w14:paraId="47F967A1" w14:textId="77777777" w:rsidR="001610BC" w:rsidRPr="007F1FB1" w:rsidRDefault="001610BC" w:rsidP="001610BC">
      <w:pPr>
        <w:ind w:left="-709"/>
        <w:rPr>
          <w:lang w:val="en-GB"/>
        </w:rPr>
      </w:pPr>
    </w:p>
    <w:p w14:paraId="46096CF8" w14:textId="1841EF5B" w:rsidR="001610BC" w:rsidRPr="007F1FB1" w:rsidRDefault="001610BC" w:rsidP="00EC22AC">
      <w:pPr>
        <w:jc w:val="both"/>
        <w:rPr>
          <w:rFonts w:ascii="Times New Roman" w:eastAsia="Times New Roman" w:hAnsi="Times New Roman" w:cs="Times New Roman"/>
          <w:sz w:val="20"/>
          <w:szCs w:val="20"/>
          <w:lang w:val="en-GB" w:eastAsia="it-IT"/>
        </w:rPr>
      </w:pPr>
      <w:r w:rsidRPr="007F1FB1">
        <w:rPr>
          <w:rFonts w:ascii="Calibri" w:hAnsi="Calibri"/>
          <w:lang w:val="en-GB"/>
        </w:rPr>
        <w:t>Notably, although bi-exponential fits provided marginally better fit quality, it was at the expense</w:t>
      </w:r>
      <w:r w:rsidR="00DA108B" w:rsidRPr="007F1FB1">
        <w:rPr>
          <w:rFonts w:ascii="Calibri" w:hAnsi="Calibri"/>
          <w:lang w:val="en-GB"/>
        </w:rPr>
        <w:t xml:space="preserve"> of very </w:t>
      </w:r>
      <w:r w:rsidRPr="007F1FB1">
        <w:rPr>
          <w:rFonts w:ascii="Calibri" w:hAnsi="Calibri"/>
          <w:lang w:val="en-GB"/>
        </w:rPr>
        <w:t xml:space="preserve">high error bars on the parameter estimates, indicative of over-fitting and “sloppiness” </w:t>
      </w:r>
      <w:r w:rsidRPr="007F1FB1">
        <w:rPr>
          <w:rFonts w:ascii="Calibri" w:hAnsi="Calibri"/>
          <w:lang w:val="en-GB"/>
        </w:rPr>
        <w:fldChar w:fldCharType="begin"/>
      </w:r>
      <w:r w:rsidRPr="007F1FB1">
        <w:rPr>
          <w:rFonts w:ascii="Calibri" w:hAnsi="Calibri"/>
          <w:lang w:val="en-GB"/>
        </w:rPr>
        <w:instrText xml:space="preserve"> ADDIN EN.CITE &lt;EndNote&gt;&lt;Cite&gt;&lt;Author&gt;Gutenkunst&lt;/Author&gt;&lt;Year&gt;2007&lt;/Year&gt;&lt;RecNum&gt;57&lt;/RecNum&gt;&lt;DisplayText&gt;(1)&lt;/DisplayText&gt;&lt;record&gt;&lt;rec-number&gt;57&lt;/rec-number&gt;&lt;foreign-keys&gt;&lt;key app="EN" db-id="awxdr5vvltwawves92r5frx6stfv5ete9rrf" timestamp="1581353617"&gt;57&lt;/key&gt;&lt;/foreign-keys&gt;&lt;ref-type name="Journal Article"&gt;17&lt;/ref-type&gt;&lt;contributors&gt;&lt;authors&gt;&lt;author&gt;Gutenkunst, R. N.&lt;/author&gt;&lt;author&gt;Waterfall, J. J.&lt;/author&gt;&lt;author&gt;Casey, F. P.&lt;/author&gt;&lt;author&gt;Brown, K. S.&lt;/author&gt;&lt;author&gt;Myers, C. R.&lt;/author&gt;&lt;author&gt;Sethna, J. P.&lt;/author&gt;&lt;/authors&gt;&lt;/contributors&gt;&lt;auth-address&gt;Laboratory of Atomic and Solid State Physics, Cornell University, Ithaca, New York, USA. rng7@cornell.edu&lt;/auth-address&gt;&lt;titles&gt;&lt;title&gt;Universally sloppy parameter sensitivities in systems biology models&lt;/title&gt;&lt;secondary-title&gt;PLoS Comput Biol&lt;/secondary-title&gt;&lt;/titles&gt;&lt;periodical&gt;&lt;full-title&gt;PLoS Comput Biol&lt;/full-title&gt;&lt;/periodical&gt;&lt;pages&gt;1871-78&lt;/pages&gt;&lt;volume&gt;3&lt;/volume&gt;&lt;number&gt;10&lt;/number&gt;&lt;edition&gt;2007/10/10&lt;/edition&gt;&lt;keywords&gt;&lt;keyword&gt;Algorithms&lt;/keyword&gt;&lt;keyword&gt;Computer Simulation/trends&lt;/keyword&gt;&lt;keyword&gt;Half-Life&lt;/keyword&gt;&lt;keyword&gt;Meta-Analysis as Topic&lt;/keyword&gt;&lt;keyword&gt;Metabolic Networks and Pathways&lt;/keyword&gt;&lt;keyword&gt;Models, Biological&lt;/keyword&gt;&lt;keyword&gt;*Models, Statistical&lt;/keyword&gt;&lt;keyword&gt;Monte Carlo Method&lt;/keyword&gt;&lt;keyword&gt;Nonlinear Dynamics&lt;/keyword&gt;&lt;keyword&gt;*Probability&lt;/keyword&gt;&lt;keyword&gt;Sensitivity and Specificity&lt;/keyword&gt;&lt;keyword&gt;Systems Biology/*methods&lt;/keyword&gt;&lt;/keywords&gt;&lt;dates&gt;&lt;year&gt;2007&lt;/year&gt;&lt;pub-dates&gt;&lt;date&gt;Oct&lt;/date&gt;&lt;/pub-dates&gt;&lt;/dates&gt;&lt;isbn&gt;1553-7358 (Electronic)&amp;#xD;1553-734X (Linking)&lt;/isbn&gt;&lt;accession-num&gt;17922568&lt;/accession-num&gt;&lt;urls&gt;&lt;related-urls&gt;&lt;url&gt;https://www.ncbi.nlm.nih.gov/pubmed/17922568&lt;/url&gt;&lt;/related-urls&gt;&lt;/urls&gt;&lt;custom2&gt;PMC2000971&lt;/custom2&gt;&lt;electronic-resource-num&gt;10.1371/journal.pcbi.0030189&lt;/electronic-resource-num&gt;&lt;/record&gt;&lt;/Cite&gt;&lt;/EndNote&gt;</w:instrText>
      </w:r>
      <w:r w:rsidRPr="007F1FB1">
        <w:rPr>
          <w:rFonts w:ascii="Calibri" w:hAnsi="Calibri"/>
          <w:lang w:val="en-GB"/>
        </w:rPr>
        <w:fldChar w:fldCharType="separate"/>
      </w:r>
      <w:r w:rsidRPr="007F1FB1">
        <w:rPr>
          <w:rFonts w:ascii="Calibri" w:hAnsi="Calibri"/>
          <w:lang w:val="en-GB"/>
        </w:rPr>
        <w:t>(</w:t>
      </w:r>
      <w:proofErr w:type="spellStart"/>
      <w:r w:rsidR="00EC22AC" w:rsidRPr="007F1FB1">
        <w:rPr>
          <w:rFonts w:ascii="Calibri" w:eastAsia="Times New Roman" w:hAnsi="Calibri" w:cs="Arial"/>
          <w:color w:val="222222"/>
          <w:shd w:val="clear" w:color="auto" w:fill="FFFFFF"/>
          <w:lang w:val="en-GB" w:eastAsia="it-IT"/>
        </w:rPr>
        <w:t>Gutenkunst</w:t>
      </w:r>
      <w:proofErr w:type="spellEnd"/>
      <w:r w:rsidR="00EC22AC" w:rsidRPr="007F1FB1">
        <w:rPr>
          <w:rFonts w:ascii="Calibri" w:eastAsia="Times New Roman" w:hAnsi="Calibri" w:cs="Arial"/>
          <w:color w:val="222222"/>
          <w:shd w:val="clear" w:color="auto" w:fill="FFFFFF"/>
          <w:lang w:val="en-GB" w:eastAsia="it-IT"/>
        </w:rPr>
        <w:t>, Ryan N., et al. "Universally sloppy parameter sensitivities in systems biology models." </w:t>
      </w:r>
      <w:proofErr w:type="spellStart"/>
      <w:proofErr w:type="gramStart"/>
      <w:r w:rsidR="00EC22AC" w:rsidRPr="007F1FB1">
        <w:rPr>
          <w:rFonts w:ascii="Calibri" w:eastAsia="Times New Roman" w:hAnsi="Calibri" w:cs="Arial"/>
          <w:i/>
          <w:iCs/>
          <w:color w:val="222222"/>
          <w:lang w:val="en-GB" w:eastAsia="it-IT"/>
        </w:rPr>
        <w:t>PLoS</w:t>
      </w:r>
      <w:proofErr w:type="spellEnd"/>
      <w:r w:rsidR="00EC22AC" w:rsidRPr="007F1FB1">
        <w:rPr>
          <w:rFonts w:ascii="Calibri" w:eastAsia="Times New Roman" w:hAnsi="Calibri" w:cs="Arial"/>
          <w:i/>
          <w:iCs/>
          <w:color w:val="222222"/>
          <w:lang w:val="en-GB" w:eastAsia="it-IT"/>
        </w:rPr>
        <w:t xml:space="preserve"> computational biology</w:t>
      </w:r>
      <w:r w:rsidR="00EC22AC" w:rsidRPr="007F1FB1">
        <w:rPr>
          <w:rFonts w:ascii="Calibri" w:eastAsia="Times New Roman" w:hAnsi="Calibri" w:cs="Arial"/>
          <w:color w:val="222222"/>
          <w:shd w:val="clear" w:color="auto" w:fill="FFFFFF"/>
          <w:lang w:val="en-GB" w:eastAsia="it-IT"/>
        </w:rPr>
        <w:t> </w:t>
      </w:r>
      <w:r w:rsidR="007F1FB1">
        <w:rPr>
          <w:rFonts w:ascii="Calibri" w:eastAsia="Times New Roman" w:hAnsi="Calibri" w:cs="Arial"/>
          <w:color w:val="222222"/>
          <w:shd w:val="clear" w:color="auto" w:fill="FFFFFF"/>
          <w:lang w:val="en-GB" w:eastAsia="it-IT"/>
        </w:rPr>
        <w:t>3.10 (2007)</w:t>
      </w:r>
      <w:r w:rsidRPr="007F1FB1">
        <w:rPr>
          <w:rFonts w:ascii="Calibri" w:hAnsi="Calibri"/>
          <w:lang w:val="en-GB"/>
        </w:rPr>
        <w:t>)</w:t>
      </w:r>
      <w:r w:rsidRPr="007F1FB1">
        <w:rPr>
          <w:rFonts w:ascii="Calibri" w:hAnsi="Calibri"/>
          <w:lang w:val="en-GB"/>
        </w:rPr>
        <w:fldChar w:fldCharType="end"/>
      </w:r>
      <w:r w:rsidRPr="007F1FB1">
        <w:rPr>
          <w:rFonts w:ascii="Calibri" w:hAnsi="Calibri"/>
          <w:lang w:val="en-GB"/>
        </w:rPr>
        <w:t>.</w:t>
      </w:r>
      <w:proofErr w:type="gramEnd"/>
      <w:r w:rsidR="007F1FB1">
        <w:rPr>
          <w:rFonts w:ascii="Calibri" w:hAnsi="Calibri"/>
          <w:lang w:val="en-GB"/>
        </w:rPr>
        <w:t xml:space="preserve"> </w:t>
      </w:r>
      <w:r w:rsidRPr="007F1FB1">
        <w:rPr>
          <w:rFonts w:ascii="Calibri" w:eastAsiaTheme="minorEastAsia" w:hAnsi="Calibri"/>
          <w:lang w:val="en-GB"/>
        </w:rPr>
        <w:t>This is evident in the standard deviation (</w:t>
      </w:r>
      <w:proofErr w:type="spellStart"/>
      <w:r w:rsidRPr="007F1FB1">
        <w:rPr>
          <w:rFonts w:ascii="Calibri" w:eastAsiaTheme="minorEastAsia" w:hAnsi="Calibri"/>
          <w:lang w:val="en-GB"/>
        </w:rPr>
        <w:t>stdev</w:t>
      </w:r>
      <w:proofErr w:type="spellEnd"/>
      <w:r w:rsidRPr="007F1FB1">
        <w:rPr>
          <w:rFonts w:ascii="Calibri" w:eastAsiaTheme="minorEastAsia" w:hAnsi="Calibri"/>
          <w:lang w:val="en-GB"/>
        </w:rPr>
        <w:t>) recovered from fit for every parameter in the table.</w:t>
      </w:r>
      <w:r w:rsidRPr="007F1FB1">
        <w:rPr>
          <w:rFonts w:ascii="Calibri" w:hAnsi="Calibri"/>
          <w:lang w:val="en-GB"/>
        </w:rPr>
        <w:t xml:space="preserve"> Moreover, we observe that despite the large errors on the fitting parameters in the bi-exponential fit, the combinations of t</w:t>
      </w:r>
      <w:bookmarkStart w:id="0" w:name="_GoBack"/>
      <w:bookmarkEnd w:id="0"/>
      <w:r w:rsidRPr="007F1FB1">
        <w:rPr>
          <w:rFonts w:ascii="Calibri" w:hAnsi="Calibri"/>
          <w:lang w:val="en-GB"/>
        </w:rPr>
        <w:t xml:space="preserve">hese parameters that correspond to parameters in the mono-exponential fit are tightly constrained to values of the mono-exponential fit parameters. Namely,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I</m:t>
            </m:r>
          </m:e>
          <m:sub>
            <m:r>
              <w:rPr>
                <w:rFonts w:ascii="Cambria Math" w:hAnsi="Cambria Math"/>
                <w:lang w:val="en-GB"/>
              </w:rPr>
              <m:t>MAX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mono</m:t>
            </m:r>
          </m:e>
        </m:d>
        <m:r>
          <w:rPr>
            <w:rFonts w:ascii="Cambria Math" w:hAnsi="Cambria Math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I</m:t>
            </m:r>
          </m:e>
          <m:sub>
            <m:r>
              <w:rPr>
                <w:rFonts w:ascii="Cambria Math" w:hAnsi="Cambria Math"/>
                <w:lang w:val="en-GB"/>
              </w:rPr>
              <m:t>MAX1</m:t>
            </m:r>
          </m:sub>
        </m:sSub>
        <m:r>
          <w:rPr>
            <w:rFonts w:ascii="Cambria Math" w:hAnsi="Cambria Math"/>
            <w:lang w:val="en-GB"/>
          </w:rPr>
          <m:t>(bi)+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I</m:t>
            </m:r>
          </m:e>
          <m:sub>
            <m:r>
              <w:rPr>
                <w:rFonts w:ascii="Cambria Math" w:hAnsi="Cambria Math"/>
                <w:lang w:val="en-GB"/>
              </w:rPr>
              <m:t>MAX2</m:t>
            </m:r>
          </m:sub>
        </m:sSub>
        <m:r>
          <w:rPr>
            <w:rFonts w:ascii="Cambria Math" w:hAnsi="Cambria Math"/>
            <w:lang w:val="en-GB"/>
          </w:rPr>
          <m:t>(bi)</m:t>
        </m:r>
      </m:oMath>
      <w:r w:rsidRPr="007F1FB1">
        <w:rPr>
          <w:rFonts w:ascii="Calibri" w:eastAsiaTheme="minorEastAsia" w:hAnsi="Calibri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I</m:t>
            </m:r>
          </m:e>
          <m:sub>
            <m:r>
              <w:rPr>
                <w:rFonts w:ascii="Cambria Math" w:hAnsi="Cambria Math"/>
                <w:lang w:val="en-GB"/>
              </w:rPr>
              <m:t>MAX</m:t>
            </m:r>
          </m:sub>
        </m:sSub>
        <m:r>
          <w:rPr>
            <w:rFonts w:ascii="Cambria Math" w:hAnsi="Cambria Math"/>
            <w:lang w:val="en-GB"/>
          </w:rPr>
          <m:t>⋅τ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mono</m:t>
            </m:r>
          </m:e>
        </m:d>
        <m:r>
          <w:rPr>
            <w:rFonts w:ascii="Cambria Math" w:hAnsi="Cambria Math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I</m:t>
            </m:r>
          </m:e>
          <m:sub>
            <m:r>
              <w:rPr>
                <w:rFonts w:ascii="Cambria Math" w:hAnsi="Cambria Math"/>
                <w:lang w:val="en-GB"/>
              </w:rPr>
              <m:t>MAX1</m:t>
            </m:r>
          </m:sub>
        </m:sSub>
        <m:r>
          <w:rPr>
            <w:rFonts w:ascii="Cambria Math" w:hAnsi="Cambria Math"/>
            <w:lang w:val="en-GB"/>
          </w:rPr>
          <m:t>⋅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τ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bi</m:t>
            </m:r>
          </m:e>
        </m:d>
        <m:r>
          <w:rPr>
            <w:rFonts w:ascii="Cambria Math" w:hAnsi="Cambria Math"/>
            <w:lang w:val="en-GB"/>
          </w:rPr>
          <m:t>+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I</m:t>
            </m:r>
          </m:e>
          <m:sub>
            <m:r>
              <w:rPr>
                <w:rFonts w:ascii="Cambria Math" w:hAnsi="Cambria Math"/>
                <w:lang w:val="en-GB"/>
              </w:rPr>
              <m:t>MAX2</m:t>
            </m:r>
          </m:sub>
        </m:sSub>
        <m:r>
          <w:rPr>
            <w:rFonts w:ascii="Cambria Math" w:hAnsi="Cambria Math"/>
            <w:lang w:val="en-GB"/>
          </w:rPr>
          <m:t>⋅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τ</m:t>
            </m:r>
          </m:e>
          <m:sub>
            <m:r>
              <w:rPr>
                <w:rFonts w:ascii="Cambria Math" w:hAnsi="Cambria Math"/>
                <w:lang w:val="en-GB"/>
              </w:rPr>
              <m:t>2</m:t>
            </m:r>
          </m:sub>
        </m:sSub>
        <m:r>
          <w:rPr>
            <w:rFonts w:ascii="Cambria Math" w:hAnsi="Cambria Math"/>
            <w:lang w:val="en-GB"/>
          </w:rPr>
          <m:t>(bi)</m:t>
        </m:r>
      </m:oMath>
      <w:r w:rsidRPr="007F1FB1">
        <w:rPr>
          <w:rFonts w:ascii="Calibri" w:eastAsiaTheme="minorEastAsia" w:hAnsi="Calibri"/>
          <w:lang w:val="en-GB"/>
        </w:rPr>
        <w:t xml:space="preserve">, as shown in the table below. </w:t>
      </w:r>
    </w:p>
    <w:p w14:paraId="72A64BFE" w14:textId="77777777" w:rsidR="001610BC" w:rsidRPr="007F1FB1" w:rsidRDefault="001610BC" w:rsidP="001610BC">
      <w:pPr>
        <w:jc w:val="both"/>
        <w:rPr>
          <w:rFonts w:ascii="Calibri" w:eastAsiaTheme="minorEastAsia" w:hAnsi="Calibri"/>
          <w:lang w:val="en-GB"/>
        </w:rPr>
      </w:pPr>
    </w:p>
    <w:p w14:paraId="70BE50AC" w14:textId="77777777" w:rsidR="001610BC" w:rsidRPr="007F1FB1" w:rsidRDefault="001610BC" w:rsidP="001610BC">
      <w:pPr>
        <w:jc w:val="both"/>
        <w:rPr>
          <w:rFonts w:ascii="Calibri" w:eastAsia="Times New Roman" w:hAnsi="Calibri" w:cs="Times New Roman"/>
          <w:lang w:val="en-GB" w:eastAsia="it-IT"/>
        </w:rPr>
      </w:pPr>
    </w:p>
    <w:p w14:paraId="5029CAFF" w14:textId="77777777" w:rsidR="001610BC" w:rsidRPr="007F1FB1" w:rsidRDefault="001610BC" w:rsidP="001610BC">
      <w:pPr>
        <w:jc w:val="both"/>
        <w:rPr>
          <w:rFonts w:eastAsiaTheme="minorEastAsia"/>
          <w:lang w:val="en-GB"/>
        </w:rPr>
      </w:pPr>
    </w:p>
    <w:p w14:paraId="6E5D83DB" w14:textId="77777777" w:rsidR="001610BC" w:rsidRPr="007F1FB1" w:rsidRDefault="001610BC" w:rsidP="001610BC">
      <w:pPr>
        <w:jc w:val="both"/>
        <w:rPr>
          <w:rFonts w:eastAsiaTheme="minorEastAsia"/>
          <w:lang w:val="en-GB"/>
        </w:rPr>
      </w:pPr>
      <w:r w:rsidRPr="007F1FB1">
        <w:rPr>
          <w:rFonts w:eastAsiaTheme="minorEastAsia"/>
          <w:lang w:val="en-GB"/>
        </w:rPr>
        <w:lastRenderedPageBreak/>
        <w:br w:type="textWrapping" w:clear="all"/>
      </w:r>
    </w:p>
    <w:tbl>
      <w:tblPr>
        <w:tblW w:w="7076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76"/>
        <w:gridCol w:w="1021"/>
        <w:gridCol w:w="1616"/>
        <w:gridCol w:w="1616"/>
        <w:gridCol w:w="1616"/>
        <w:gridCol w:w="1616"/>
      </w:tblGrid>
      <w:tr w:rsidR="001610BC" w:rsidRPr="007F1FB1" w14:paraId="13C65264" w14:textId="77777777" w:rsidTr="004B5C0C">
        <w:trPr>
          <w:trHeight w:val="320"/>
          <w:jc w:val="center"/>
        </w:trPr>
        <w:tc>
          <w:tcPr>
            <w:tcW w:w="5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9865F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 </w:t>
            </w:r>
          </w:p>
        </w:tc>
        <w:tc>
          <w:tcPr>
            <w:tcW w:w="10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8D777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/>
                <w:b/>
                <w:bCs/>
                <w:color w:val="000000"/>
                <w:lang w:val="en-GB"/>
              </w:rPr>
              <w:t>#NLSs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C36C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MAX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(mono-exponential)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3DDBB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MAX1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+ 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MAX2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</w:t>
            </w:r>
          </w:p>
          <w:p w14:paraId="1621CAA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(</w:t>
            </w:r>
            <w:proofErr w:type="gramStart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bi</w:t>
            </w:r>
            <w:proofErr w:type="gramEnd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-exponential)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6828B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MAX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* </w:t>
            </w:r>
            <w:r w:rsidRPr="007F1FB1">
              <w:rPr>
                <w:rFonts w:ascii="Calibri" w:eastAsia="MS Mincho" w:hAnsi="Calibri" w:cs="Lucida Grande"/>
                <w:b/>
                <w:color w:val="000000"/>
                <w:lang w:val="en-GB" w:eastAsia="it-IT"/>
              </w:rPr>
              <w:t>τ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(mono-exponential)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F736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MAX1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*</w:t>
            </w:r>
            <w:r w:rsidRPr="007F1FB1">
              <w:rPr>
                <w:rFonts w:ascii="Calibri" w:eastAsia="MS Mincho" w:hAnsi="Calibri" w:cs="Lucida Grande"/>
                <w:b/>
                <w:color w:val="000000"/>
                <w:lang w:val="en-GB" w:eastAsia="it-IT"/>
              </w:rPr>
              <w:t>τ1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+ I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bscript"/>
                <w:lang w:val="en-GB" w:eastAsia="it-IT"/>
              </w:rPr>
              <w:t>MAX2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*</w:t>
            </w:r>
            <w:r w:rsidRPr="007F1FB1">
              <w:rPr>
                <w:rFonts w:ascii="Calibri" w:eastAsia="MS Mincho" w:hAnsi="Calibri" w:cs="Lucida Grande"/>
                <w:b/>
                <w:color w:val="000000"/>
                <w:lang w:val="en-GB" w:eastAsia="it-IT"/>
              </w:rPr>
              <w:t>τ2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 xml:space="preserve"> </w:t>
            </w:r>
          </w:p>
          <w:p w14:paraId="4C2A748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(</w:t>
            </w:r>
            <w:proofErr w:type="gramStart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bi</w:t>
            </w:r>
            <w:proofErr w:type="gramEnd"/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-exponential)</w:t>
            </w:r>
          </w:p>
        </w:tc>
      </w:tr>
      <w:tr w:rsidR="001610BC" w:rsidRPr="007F1FB1" w14:paraId="0DB85E0C" w14:textId="77777777" w:rsidTr="004B5C0C">
        <w:trPr>
          <w:trHeight w:val="301"/>
          <w:jc w:val="center"/>
        </w:trPr>
        <w:tc>
          <w:tcPr>
            <w:tcW w:w="57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A5381E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MS2</w:t>
            </w: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vertAlign w:val="superscript"/>
                <w:lang w:val="en-GB" w:eastAsia="it-IT"/>
              </w:rPr>
              <w:t>S37P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AB178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2F1C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39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3628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81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77DB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1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F3A9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2</w:t>
            </w:r>
          </w:p>
        </w:tc>
      </w:tr>
      <w:tr w:rsidR="001610BC" w:rsidRPr="007F1FB1" w14:paraId="391FC887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4FCB0FF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1F212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761A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9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B36D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9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4904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FE56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5</w:t>
            </w:r>
          </w:p>
        </w:tc>
      </w:tr>
      <w:tr w:rsidR="001610BC" w:rsidRPr="007F1FB1" w14:paraId="45165538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5CBA6A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68200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20DE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2.4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D255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5.4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DAE0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5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A2A5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59</w:t>
            </w:r>
          </w:p>
        </w:tc>
      </w:tr>
      <w:tr w:rsidR="001610BC" w:rsidRPr="007F1FB1" w14:paraId="513D2453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D01F7D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549F3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D635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6.6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8D05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6.9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D0A8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88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A633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90</w:t>
            </w:r>
          </w:p>
        </w:tc>
      </w:tr>
      <w:tr w:rsidR="001610BC" w:rsidRPr="007F1FB1" w14:paraId="068DE014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1A75AFF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5AB01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353A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2.88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DF98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3.7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A762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7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476C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77</w:t>
            </w:r>
          </w:p>
        </w:tc>
      </w:tr>
      <w:tr w:rsidR="001610BC" w:rsidRPr="007F1FB1" w14:paraId="6368C6FE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DA17B1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CB8C2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8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CD6D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3.5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AB6B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8.3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942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6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416B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84</w:t>
            </w:r>
          </w:p>
        </w:tc>
      </w:tr>
      <w:tr w:rsidR="001610BC" w:rsidRPr="007F1FB1" w14:paraId="545D2019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5A6EDEB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021C9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54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0F02D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9.76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EC472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54.88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7339C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43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B61A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64</w:t>
            </w:r>
          </w:p>
        </w:tc>
      </w:tr>
      <w:tr w:rsidR="001610BC" w:rsidRPr="007F1FB1" w14:paraId="3DC4DD29" w14:textId="77777777" w:rsidTr="004B5C0C">
        <w:trPr>
          <w:trHeight w:val="301"/>
          <w:jc w:val="center"/>
        </w:trPr>
        <w:tc>
          <w:tcPr>
            <w:tcW w:w="57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3A54B5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I53-47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48A79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23B4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.04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8CA1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.79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DB02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2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B428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3</w:t>
            </w:r>
          </w:p>
        </w:tc>
      </w:tr>
      <w:tr w:rsidR="001610BC" w:rsidRPr="007F1FB1" w14:paraId="457C0D73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6541BD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97D35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2943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.8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D722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6.4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0158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8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6EF6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43</w:t>
            </w:r>
          </w:p>
        </w:tc>
      </w:tr>
      <w:tr w:rsidR="001610BC" w:rsidRPr="007F1FB1" w14:paraId="13DD3C4B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31CE159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FDF4B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8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2D59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.2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9076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1.5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CE1F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49BE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7</w:t>
            </w:r>
          </w:p>
        </w:tc>
      </w:tr>
      <w:tr w:rsidR="001610BC" w:rsidRPr="007F1FB1" w14:paraId="054F0F6E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5EC125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246F4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CB6A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.0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8EF2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9.5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C738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7F3C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45</w:t>
            </w:r>
          </w:p>
        </w:tc>
      </w:tr>
      <w:tr w:rsidR="001610BC" w:rsidRPr="007F1FB1" w14:paraId="27E1D065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50F9A0B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9582D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9730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5.3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FD11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5.8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4D9C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2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4C97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22</w:t>
            </w:r>
          </w:p>
        </w:tc>
      </w:tr>
      <w:tr w:rsidR="001610BC" w:rsidRPr="007F1FB1" w14:paraId="04B1B255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D047767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65738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EA67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.8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5E11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.7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883A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0524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7</w:t>
            </w:r>
          </w:p>
        </w:tc>
      </w:tr>
      <w:tr w:rsidR="001610BC" w:rsidRPr="007F1FB1" w14:paraId="3BC7EE45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132B5D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73695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E528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7.5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FF56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8.7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668C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3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D830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69</w:t>
            </w:r>
          </w:p>
        </w:tc>
      </w:tr>
      <w:tr w:rsidR="001610BC" w:rsidRPr="007F1FB1" w14:paraId="493F9884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0CA14A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944DA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3DB3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7.3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E4CB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7.9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1B9B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7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E3B8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80</w:t>
            </w:r>
          </w:p>
        </w:tc>
      </w:tr>
      <w:tr w:rsidR="001610BC" w:rsidRPr="007F1FB1" w14:paraId="3E1C06EF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CAE94E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6517A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90BA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6.45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FEE8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6.4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EEFE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4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5A37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41</w:t>
            </w:r>
          </w:p>
        </w:tc>
      </w:tr>
      <w:tr w:rsidR="001610BC" w:rsidRPr="007F1FB1" w14:paraId="1BF505E2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442D358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B2AC9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4CE1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4.0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4088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4.5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7DC4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7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AD40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84</w:t>
            </w:r>
          </w:p>
        </w:tc>
      </w:tr>
      <w:tr w:rsidR="001610BC" w:rsidRPr="007F1FB1" w14:paraId="3B20DC6D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EF73D0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3ABBB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F59E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4.1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9D73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6.8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1B44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7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D6E6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81</w:t>
            </w:r>
          </w:p>
        </w:tc>
      </w:tr>
      <w:tr w:rsidR="001610BC" w:rsidRPr="007F1FB1" w14:paraId="78AD74FB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B5233A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155BE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4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73CC9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1.01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7C999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0.98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1E174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51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06A5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52</w:t>
            </w:r>
          </w:p>
        </w:tc>
      </w:tr>
      <w:tr w:rsidR="001610BC" w:rsidRPr="007F1FB1" w14:paraId="151724E7" w14:textId="77777777" w:rsidTr="004B5C0C">
        <w:trPr>
          <w:trHeight w:val="301"/>
          <w:jc w:val="center"/>
        </w:trPr>
        <w:tc>
          <w:tcPr>
            <w:tcW w:w="57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16DC36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  <w:t>MS2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EE614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76566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25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9A3C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56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D5CE5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0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16ED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1</w:t>
            </w:r>
          </w:p>
        </w:tc>
      </w:tr>
      <w:tr w:rsidR="001610BC" w:rsidRPr="007F1FB1" w14:paraId="73AEA7A3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3EF6BD7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08DA3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4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94CC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5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100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7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A29E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595C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5</w:t>
            </w:r>
          </w:p>
        </w:tc>
      </w:tr>
      <w:tr w:rsidR="001610BC" w:rsidRPr="007F1FB1" w14:paraId="6436E64E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61FD99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4A80E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5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082E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0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A8EF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1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C6D2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2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46AE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33</w:t>
            </w:r>
          </w:p>
        </w:tc>
      </w:tr>
      <w:tr w:rsidR="001610BC" w:rsidRPr="007F1FB1" w14:paraId="55C0068E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2E20DE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AFB904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5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9BC8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8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2340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8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1BD3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4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5B3D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4</w:t>
            </w:r>
          </w:p>
        </w:tc>
      </w:tr>
      <w:tr w:rsidR="001610BC" w:rsidRPr="007F1FB1" w14:paraId="3F5C478A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2C8672E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2B1CBD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77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A4E0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3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F8A4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1.3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8A0AE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919B7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09</w:t>
            </w:r>
          </w:p>
        </w:tc>
      </w:tr>
      <w:tr w:rsidR="001610BC" w:rsidRPr="007F1FB1" w14:paraId="5DD0EF31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2314C9A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54971F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86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65EA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.62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AC13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.8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3B8B2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1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14A6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2</w:t>
            </w:r>
          </w:p>
        </w:tc>
      </w:tr>
      <w:tr w:rsidR="001610BC" w:rsidRPr="007F1FB1" w14:paraId="397C79BC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3752276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B7E5C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93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6E620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2.0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72381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.39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9E973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0</w:t>
            </w:r>
          </w:p>
        </w:tc>
        <w:tc>
          <w:tcPr>
            <w:tcW w:w="16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DB59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1</w:t>
            </w:r>
          </w:p>
        </w:tc>
      </w:tr>
      <w:tr w:rsidR="001610BC" w:rsidRPr="007F1FB1" w14:paraId="0FE40494" w14:textId="77777777" w:rsidTr="004B5C0C">
        <w:trPr>
          <w:trHeight w:val="301"/>
          <w:jc w:val="center"/>
        </w:trPr>
        <w:tc>
          <w:tcPr>
            <w:tcW w:w="57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7570240" w14:textId="77777777" w:rsidR="001610BC" w:rsidRPr="007F1FB1" w:rsidRDefault="001610BC" w:rsidP="004B5C0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 w:eastAsia="it-IT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FE5319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98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C6DE0B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.56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411E6A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3.56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38C138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4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94CCC" w14:textId="77777777" w:rsidR="001610BC" w:rsidRPr="007F1FB1" w:rsidRDefault="001610BC" w:rsidP="004B5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it-IT"/>
              </w:rPr>
            </w:pPr>
            <w:r w:rsidRPr="007F1FB1">
              <w:rPr>
                <w:rFonts w:ascii="Calibri" w:eastAsia="Times New Roman" w:hAnsi="Calibri" w:cs="Times New Roman"/>
                <w:color w:val="000000"/>
                <w:lang w:val="en-GB" w:eastAsia="it-IT"/>
              </w:rPr>
              <w:t>0.14</w:t>
            </w:r>
          </w:p>
        </w:tc>
      </w:tr>
    </w:tbl>
    <w:p w14:paraId="39906CC5" w14:textId="77777777" w:rsidR="001610BC" w:rsidRPr="007F1FB1" w:rsidRDefault="001610BC" w:rsidP="001610BC">
      <w:pPr>
        <w:rPr>
          <w:b/>
          <w:lang w:val="en-GB"/>
        </w:rPr>
      </w:pPr>
    </w:p>
    <w:p w14:paraId="74A99496" w14:textId="77777777" w:rsidR="006B737C" w:rsidRPr="007F1FB1" w:rsidRDefault="006B737C" w:rsidP="001610BC">
      <w:pPr>
        <w:rPr>
          <w:lang w:val="en-GB"/>
        </w:rPr>
      </w:pPr>
    </w:p>
    <w:sectPr w:rsidR="006B737C" w:rsidRPr="007F1FB1" w:rsidSect="00A61FCF">
      <w:pgSz w:w="11900" w:h="16840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MS Mincho">
    <w:altName w:val="ＭＳ 明朝"/>
    <w:charset w:val="80"/>
    <w:family w:val="modern"/>
    <w:pitch w:val="fixed"/>
    <w:sig w:usb0="A00002BF" w:usb1="68C7FCFB" w:usb2="00000010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8"/>
  <w:proofState w:spelling="clean" w:grammar="clean"/>
  <w:defaultTabStop w:val="708"/>
  <w:hyphenationZone w:val="283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610BC"/>
    <w:rsid w:val="001610BC"/>
    <w:rsid w:val="006B737C"/>
    <w:rsid w:val="007E68D7"/>
    <w:rsid w:val="007F1FB1"/>
    <w:rsid w:val="00A61FCF"/>
    <w:rsid w:val="00DA108B"/>
    <w:rsid w:val="00EC22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6E4BB58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it-IT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1610BC"/>
    <w:pPr>
      <w:spacing w:after="200" w:line="276" w:lineRule="auto"/>
    </w:pPr>
    <w:rPr>
      <w:rFonts w:eastAsiaTheme="minorHAnsi"/>
      <w:sz w:val="22"/>
      <w:szCs w:val="22"/>
      <w:lang w:eastAsia="en-US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1610B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1610BC"/>
    <w:rPr>
      <w:rFonts w:ascii="Lucida Grande" w:eastAsiaTheme="minorHAnsi" w:hAnsi="Lucida Grande" w:cs="Lucida Grande"/>
      <w:sz w:val="18"/>
      <w:szCs w:val="18"/>
      <w:lang w:eastAsia="en-US"/>
    </w:rPr>
  </w:style>
  <w:style w:type="paragraph" w:customStyle="1" w:styleId="EndNoteBibliography">
    <w:name w:val="EndNote Bibliography"/>
    <w:basedOn w:val="Normale"/>
    <w:link w:val="EndNoteBibliographyChar"/>
    <w:rsid w:val="00DA108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Caratterepredefinitoparagrafo"/>
    <w:link w:val="EndNoteBibliography"/>
    <w:rsid w:val="00DA108B"/>
    <w:rPr>
      <w:rFonts w:ascii="Calibri" w:eastAsiaTheme="minorHAnsi" w:hAnsi="Calibri" w:cs="Calibri"/>
      <w:noProof/>
      <w:sz w:val="22"/>
      <w:szCs w:val="22"/>
      <w:lang w:eastAsia="en-US"/>
    </w:rPr>
  </w:style>
  <w:style w:type="character" w:customStyle="1" w:styleId="apple-converted-space">
    <w:name w:val="apple-converted-space"/>
    <w:basedOn w:val="Caratterepredefinitoparagrafo"/>
    <w:rsid w:val="00EC22A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it-IT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1610BC"/>
    <w:pPr>
      <w:spacing w:after="200" w:line="276" w:lineRule="auto"/>
    </w:pPr>
    <w:rPr>
      <w:rFonts w:eastAsiaTheme="minorHAnsi"/>
      <w:sz w:val="22"/>
      <w:szCs w:val="22"/>
      <w:lang w:eastAsia="en-US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1610B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1610BC"/>
    <w:rPr>
      <w:rFonts w:ascii="Lucida Grande" w:eastAsiaTheme="minorHAnsi" w:hAnsi="Lucida Grande" w:cs="Lucida Grande"/>
      <w:sz w:val="18"/>
      <w:szCs w:val="18"/>
      <w:lang w:eastAsia="en-US"/>
    </w:rPr>
  </w:style>
  <w:style w:type="paragraph" w:customStyle="1" w:styleId="EndNoteBibliography">
    <w:name w:val="EndNote Bibliography"/>
    <w:basedOn w:val="Normale"/>
    <w:link w:val="EndNoteBibliographyChar"/>
    <w:rsid w:val="00DA108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Caratterepredefinitoparagrafo"/>
    <w:link w:val="EndNoteBibliography"/>
    <w:rsid w:val="00DA108B"/>
    <w:rPr>
      <w:rFonts w:ascii="Calibri" w:eastAsiaTheme="minorHAnsi" w:hAnsi="Calibri" w:cs="Calibri"/>
      <w:noProof/>
      <w:sz w:val="22"/>
      <w:szCs w:val="22"/>
      <w:lang w:eastAsia="en-US"/>
    </w:rPr>
  </w:style>
  <w:style w:type="character" w:customStyle="1" w:styleId="apple-converted-space">
    <w:name w:val="apple-converted-space"/>
    <w:basedOn w:val="Caratterepredefinitoparagrafo"/>
    <w:rsid w:val="00EC22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235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9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6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796</Words>
  <Characters>4543</Characters>
  <Application>Microsoft Macintosh Word</Application>
  <DocSecurity>0</DocSecurity>
  <Lines>37</Lines>
  <Paragraphs>10</Paragraphs>
  <ScaleCrop>false</ScaleCrop>
  <Company/>
  <LinksUpToDate>false</LinksUpToDate>
  <CharactersWithSpaces>53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ulia Paci</dc:creator>
  <cp:keywords/>
  <dc:description/>
  <cp:lastModifiedBy>Giulia Paci</cp:lastModifiedBy>
  <cp:revision>5</cp:revision>
  <dcterms:created xsi:type="dcterms:W3CDTF">2020-05-02T10:52:00Z</dcterms:created>
  <dcterms:modified xsi:type="dcterms:W3CDTF">2020-06-12T19:45:00Z</dcterms:modified>
</cp:coreProperties>
</file>